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238F71" w14:textId="6848B774" w:rsidR="00B304BF" w:rsidRPr="009C406A" w:rsidRDefault="00E13390" w:rsidP="008C3239">
      <w:pPr>
        <w:spacing w:line="360" w:lineRule="auto"/>
        <w:jc w:val="both"/>
        <w:rPr>
          <w:b/>
        </w:rPr>
      </w:pPr>
      <w:r w:rsidRPr="009C406A">
        <w:rPr>
          <w:b/>
        </w:rPr>
        <w:t>Prefácio</w:t>
      </w:r>
      <w:r w:rsidR="00E70432">
        <w:rPr>
          <w:b/>
        </w:rPr>
        <w:t xml:space="preserve">: </w:t>
      </w:r>
      <w:r w:rsidR="003472D4">
        <w:rPr>
          <w:b/>
        </w:rPr>
        <w:t>a trajetória</w:t>
      </w:r>
    </w:p>
    <w:p w14:paraId="0B42B2AD" w14:textId="77777777" w:rsidR="00E13390" w:rsidRDefault="00E13390" w:rsidP="008C3239">
      <w:pPr>
        <w:spacing w:line="360" w:lineRule="auto"/>
        <w:jc w:val="both"/>
      </w:pPr>
    </w:p>
    <w:p w14:paraId="18CD5B69" w14:textId="603B5978" w:rsidR="00E13390" w:rsidRDefault="00AE1CC5" w:rsidP="008C3239">
      <w:pPr>
        <w:spacing w:line="360" w:lineRule="auto"/>
        <w:ind w:firstLine="720"/>
        <w:jc w:val="both"/>
        <w:rPr>
          <w:rFonts w:asciiTheme="majorHAnsi" w:hAnsiTheme="majorHAnsi"/>
        </w:rPr>
      </w:pPr>
      <w:r>
        <w:rPr>
          <w:rFonts w:asciiTheme="majorHAnsi" w:hAnsiTheme="majorHAnsi"/>
        </w:rPr>
        <w:t>Neste</w:t>
      </w:r>
      <w:r w:rsidR="000F4666">
        <w:rPr>
          <w:rFonts w:asciiTheme="majorHAnsi" w:hAnsiTheme="majorHAnsi"/>
        </w:rPr>
        <w:t xml:space="preserve"> prefácio</w:t>
      </w:r>
      <w:r w:rsidR="000F4666" w:rsidRPr="007F6E4B">
        <w:rPr>
          <w:rFonts w:asciiTheme="majorHAnsi" w:hAnsiTheme="majorHAnsi"/>
        </w:rPr>
        <w:t>, gostaria de esclarecer, de forma resumida, a trajetória do projeto ao longo do meu mestrado</w:t>
      </w:r>
      <w:r w:rsidR="00757D60">
        <w:rPr>
          <w:rFonts w:asciiTheme="majorHAnsi" w:hAnsiTheme="majorHAnsi"/>
        </w:rPr>
        <w:t>, para que, ao final, eu consig</w:t>
      </w:r>
      <w:r w:rsidR="007E2EA6">
        <w:rPr>
          <w:rFonts w:asciiTheme="majorHAnsi" w:hAnsiTheme="majorHAnsi"/>
        </w:rPr>
        <w:t>a mostrar</w:t>
      </w:r>
      <w:r w:rsidR="00773428">
        <w:rPr>
          <w:rFonts w:asciiTheme="majorHAnsi" w:hAnsiTheme="majorHAnsi"/>
        </w:rPr>
        <w:t xml:space="preserve"> as motivações por trás da pergunta que me coloco:</w:t>
      </w:r>
      <w:r w:rsidR="00A05521">
        <w:rPr>
          <w:rFonts w:asciiTheme="majorHAnsi" w:hAnsiTheme="majorHAnsi"/>
        </w:rPr>
        <w:t xml:space="preserve"> como o distúrbio determina as estratégias de vida presentes em populações e comunidades sob dinâmicas evolutivas, ecológicas e eco-evolutivas?</w:t>
      </w:r>
      <w:bookmarkStart w:id="0" w:name="_GoBack"/>
      <w:bookmarkEnd w:id="0"/>
    </w:p>
    <w:p w14:paraId="1BDC9194" w14:textId="77777777" w:rsidR="004B4D56" w:rsidRDefault="004B4D56" w:rsidP="008C3239">
      <w:pPr>
        <w:spacing w:line="360" w:lineRule="auto"/>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77C996DB" w14:textId="77777777" w:rsidR="004B4D56" w:rsidRPr="00601FA1" w:rsidRDefault="004B4D56" w:rsidP="008C3239">
      <w:pPr>
        <w:spacing w:line="360" w:lineRule="auto"/>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Pr>
          <w:rFonts w:asciiTheme="majorHAnsi" w:hAnsiTheme="majorHAnsi"/>
        </w:rPr>
        <w:fldChar w:fldCharType="separate"/>
      </w:r>
      <w:r w:rsidRPr="00A112B8">
        <w:rPr>
          <w:rFonts w:asciiTheme="majorHAnsi" w:hAnsiTheme="majorHAnsi"/>
          <w:noProof/>
        </w:rPr>
        <w:t>(</w:t>
      </w:r>
      <w:r>
        <w:rPr>
          <w:rFonts w:asciiTheme="majorHAnsi" w:hAnsiTheme="majorHAnsi"/>
          <w:noProof/>
        </w:rPr>
        <w:t xml:space="preserve">revisados em </w:t>
      </w:r>
      <w:r w:rsidRPr="00A112B8">
        <w:rPr>
          <w:rFonts w:asciiTheme="majorHAnsi" w:hAnsiTheme="majorHAnsi"/>
          <w:noProof/>
        </w:rPr>
        <w:t>Hairston, Ellner, Geber, Yoshida, &amp; Fox, 2005)</w:t>
      </w:r>
      <w:r>
        <w:rPr>
          <w:rFonts w:asciiTheme="majorHAnsi" w:hAnsiTheme="majorHAnsi"/>
        </w:rPr>
        <w:fldChar w:fldCharType="end"/>
      </w:r>
      <w:r w:rsidRPr="00601FA1">
        <w:rPr>
          <w:rFonts w:asciiTheme="majorHAnsi" w:hAnsiTheme="majorHAnsi"/>
        </w:rPr>
        <w:t>.</w:t>
      </w:r>
    </w:p>
    <w:p w14:paraId="0BAD4354" w14:textId="77777777" w:rsidR="004B4D56" w:rsidRDefault="004B4D56" w:rsidP="008C3239">
      <w:pPr>
        <w:spacing w:line="360" w:lineRule="auto"/>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por ele teriam aptidões equivalentes, situação que de fato caracterizaria uma dinâmica neutra </w:t>
      </w:r>
      <w:r>
        <w:rPr>
          <w:rFonts w:asciiTheme="majorHAnsi" w:hAnsiTheme="majorHAnsi"/>
        </w:rPr>
        <w:lastRenderedPageBreak/>
        <w:t xml:space="preserve">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10FC930F" w14:textId="5B0358B7" w:rsidR="004B4D56" w:rsidRDefault="004B4D56" w:rsidP="008C3239">
      <w:pPr>
        <w:spacing w:line="360" w:lineRule="auto"/>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Adler, HilleRislambers, &amp; Levine, 2007; Fisher &amp; Mehta, 2013; Gravel, Canham, Beaudet, &amp; Messier, 2006; Hérault, 2007)</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w:t>
      </w:r>
      <w:r w:rsidR="00A43762">
        <w:rPr>
          <w:rFonts w:asciiTheme="majorHAnsi" w:hAnsiTheme="majorHAnsi"/>
        </w:rPr>
        <w:t xml:space="preserve"> para a Fapesp</w:t>
      </w:r>
      <w:r>
        <w:rPr>
          <w:rFonts w:asciiTheme="majorHAnsi" w:hAnsiTheme="majorHAnsi"/>
        </w:rPr>
        <w:t>, justifiquei as mudanças sugeridas e desenvolvi um texto, que eu usaria de base para redigir a introdução da dissertação.</w:t>
      </w:r>
    </w:p>
    <w:p w14:paraId="44A25A00" w14:textId="77777777" w:rsidR="004B4D56" w:rsidRDefault="004B4D56" w:rsidP="008C3239">
      <w:pPr>
        <w:spacing w:line="360" w:lineRule="auto"/>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diversas tende a auxiliar na interpretação dos resultados, especialmente em estudos como o nosso, situados na interface entre duas áreas.</w:t>
      </w:r>
    </w:p>
    <w:p w14:paraId="23638AA4" w14:textId="77777777" w:rsidR="004B4D56" w:rsidRDefault="004B4D56" w:rsidP="008C3239">
      <w:pPr>
        <w:spacing w:line="360" w:lineRule="auto"/>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3CCA8AD9" w14:textId="490209E3" w:rsidR="004B4D56" w:rsidRPr="0081468F" w:rsidRDefault="004B4D56" w:rsidP="008C3239">
      <w:pPr>
        <w:spacing w:line="360" w:lineRule="auto"/>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w:t>
      </w:r>
      <w:r w:rsidR="00606A97">
        <w:rPr>
          <w:rFonts w:asciiTheme="majorHAnsi" w:hAnsiTheme="majorHAnsi"/>
        </w:rPr>
        <w:t>acesso à literatura</w:t>
      </w:r>
      <w:r w:rsidRPr="0081468F">
        <w:rPr>
          <w:rFonts w:asciiTheme="majorHAnsi" w:hAnsiTheme="majorHAnsi"/>
        </w:rPr>
        <w:t>.</w:t>
      </w:r>
    </w:p>
    <w:p w14:paraId="23FCDBE5" w14:textId="2749678B" w:rsidR="00047E75" w:rsidRDefault="004B4D56" w:rsidP="008C3239">
      <w:pPr>
        <w:widowControl w:val="0"/>
        <w:autoSpaceDE w:val="0"/>
        <w:autoSpaceDN w:val="0"/>
        <w:adjustRightInd w:val="0"/>
        <w:spacing w:after="240" w:line="360" w:lineRule="auto"/>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w:t>
      </w:r>
      <w:r w:rsidR="008E2EDA">
        <w:rPr>
          <w:rFonts w:asciiTheme="majorHAnsi" w:hAnsiTheme="majorHAnsi" w:cs="Times"/>
        </w:rPr>
        <w:t>s – um tema tão instigante! -</w:t>
      </w:r>
      <w:r>
        <w:rPr>
          <w:rFonts w:asciiTheme="majorHAnsi" w:hAnsiTheme="majorHAnsi" w:cs="Times"/>
        </w:rPr>
        <w:t xml:space="preserve">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614EB93A" w14:textId="29955193" w:rsidR="00226C0C" w:rsidRDefault="00FA0202" w:rsidP="008C3239">
      <w:pPr>
        <w:widowControl w:val="0"/>
        <w:autoSpaceDE w:val="0"/>
        <w:autoSpaceDN w:val="0"/>
        <w:adjustRightInd w:val="0"/>
        <w:spacing w:after="240" w:line="360" w:lineRule="auto"/>
        <w:ind w:firstLine="720"/>
        <w:contextualSpacing/>
        <w:jc w:val="both"/>
        <w:rPr>
          <w:rFonts w:asciiTheme="majorHAnsi" w:hAnsiTheme="majorHAnsi" w:cs="Times"/>
        </w:rPr>
      </w:pPr>
      <w:r>
        <w:rPr>
          <w:rFonts w:asciiTheme="majorHAnsi" w:hAnsiTheme="majorHAnsi" w:cs="Times"/>
        </w:rPr>
        <w:t xml:space="preserve">Ainda que </w:t>
      </w:r>
      <w:r w:rsidR="00226C0C">
        <w:rPr>
          <w:rFonts w:asciiTheme="majorHAnsi" w:hAnsiTheme="majorHAnsi" w:cs="Times"/>
        </w:rPr>
        <w:t xml:space="preserve">tenham gerado ansiedade e insegurança, </w:t>
      </w:r>
      <w:r w:rsidR="00970F22">
        <w:rPr>
          <w:rFonts w:asciiTheme="majorHAnsi" w:hAnsiTheme="majorHAnsi" w:cs="Times"/>
        </w:rPr>
        <w:t>acredito que as mudanças na</w:t>
      </w:r>
      <w:r w:rsidR="00226C0C">
        <w:rPr>
          <w:rFonts w:asciiTheme="majorHAnsi" w:hAnsiTheme="majorHAnsi" w:cs="Times"/>
        </w:rPr>
        <w:t xml:space="preserve">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w:t>
      </w:r>
      <w:r w:rsidR="008830B2">
        <w:rPr>
          <w:rFonts w:asciiTheme="majorHAnsi" w:hAnsiTheme="majorHAnsi" w:cs="Times"/>
        </w:rPr>
        <w:t>entrasse em contato</w:t>
      </w:r>
      <w:r w:rsidR="00226C0C">
        <w:rPr>
          <w:rFonts w:asciiTheme="majorHAnsi" w:hAnsiTheme="majorHAnsi" w:cs="Times"/>
        </w:rPr>
        <w:t xml:space="preserve"> </w:t>
      </w:r>
      <w:r w:rsidR="008830B2">
        <w:rPr>
          <w:rFonts w:asciiTheme="majorHAnsi" w:hAnsiTheme="majorHAnsi" w:cs="Times"/>
        </w:rPr>
        <w:t>com</w:t>
      </w:r>
      <w:r w:rsidR="00226C0C">
        <w:rPr>
          <w:rFonts w:asciiTheme="majorHAnsi" w:hAnsiTheme="majorHAnsi" w:cs="Times"/>
        </w:rPr>
        <w:t xml:space="preserve"> diversos conteúdos </w:t>
      </w:r>
      <w:r w:rsidR="00B53702">
        <w:rPr>
          <w:rFonts w:asciiTheme="majorHAnsi" w:hAnsiTheme="majorHAnsi" w:cs="Times"/>
        </w:rPr>
        <w:t xml:space="preserve">importantes </w:t>
      </w:r>
      <w:r w:rsidR="00226C0C">
        <w:rPr>
          <w:rFonts w:asciiTheme="majorHAnsi" w:hAnsiTheme="majorHAnsi" w:cs="Times"/>
        </w:rPr>
        <w:t>da Ecolog</w:t>
      </w:r>
      <w:r w:rsidR="00B53702">
        <w:rPr>
          <w:rFonts w:asciiTheme="majorHAnsi" w:hAnsiTheme="majorHAnsi" w:cs="Times"/>
        </w:rPr>
        <w:t>ia de Comunidades e da Evolução</w:t>
      </w:r>
      <w:r w:rsidR="00226C0C">
        <w:rPr>
          <w:rFonts w:asciiTheme="majorHAnsi" w:hAnsiTheme="majorHAnsi" w:cs="Times"/>
        </w:rPr>
        <w:t>.</w:t>
      </w:r>
      <w:r w:rsidR="00F56EE7">
        <w:rPr>
          <w:rFonts w:asciiTheme="majorHAnsi" w:hAnsiTheme="majorHAnsi" w:cs="Times"/>
        </w:rPr>
        <w:t xml:space="preserve"> </w:t>
      </w:r>
      <w:r w:rsidR="00226C0C">
        <w:rPr>
          <w:rFonts w:asciiTheme="majorHAnsi" w:hAnsiTheme="majorHAnsi" w:cs="Times"/>
        </w:rPr>
        <w:t xml:space="preserve">Por fim, gostaria de acrescentar que ter </w:t>
      </w:r>
      <w:r w:rsidR="00794E0E">
        <w:rPr>
          <w:rFonts w:asciiTheme="majorHAnsi" w:hAnsiTheme="majorHAnsi" w:cs="Times"/>
        </w:rPr>
        <w:t xml:space="preserve">escrito </w:t>
      </w:r>
      <w:r w:rsidR="00F56EE7">
        <w:rPr>
          <w:rFonts w:asciiTheme="majorHAnsi" w:hAnsiTheme="majorHAnsi" w:cs="Times"/>
        </w:rPr>
        <w:t>este prefácio foi um exercício</w:t>
      </w:r>
      <w:r w:rsidR="00226C0C">
        <w:rPr>
          <w:rFonts w:asciiTheme="majorHAnsi" w:hAnsiTheme="majorHAnsi" w:cs="Times"/>
        </w:rPr>
        <w:t xml:space="preserve"> importante</w:t>
      </w:r>
      <w:r w:rsidR="00ED07DF">
        <w:rPr>
          <w:rFonts w:asciiTheme="majorHAnsi" w:hAnsiTheme="majorHAnsi" w:cs="Times"/>
        </w:rPr>
        <w:t xml:space="preserve"> para eu reconhecer</w:t>
      </w:r>
      <w:r w:rsidR="00226C0C">
        <w:rPr>
          <w:rFonts w:asciiTheme="majorHAnsi" w:hAnsiTheme="majorHAnsi" w:cs="Times"/>
        </w:rPr>
        <w:t xml:space="preserve"> meu percurso no mestrado, que, afinal, foi um pequeno espelho do que parece ser o trabalho do cientista: sair de A mirando B, mas, no lugar disso, chegar em C, percorrendo uma trajetória não linear e, certamente, não prevista.</w:t>
      </w:r>
    </w:p>
    <w:p w14:paraId="1EE583FB" w14:textId="77777777" w:rsidR="00E3662E" w:rsidRDefault="00E3662E" w:rsidP="008C3239">
      <w:pPr>
        <w:widowControl w:val="0"/>
        <w:autoSpaceDE w:val="0"/>
        <w:autoSpaceDN w:val="0"/>
        <w:adjustRightInd w:val="0"/>
        <w:spacing w:after="240" w:line="360" w:lineRule="auto"/>
        <w:contextualSpacing/>
        <w:jc w:val="both"/>
        <w:rPr>
          <w:rFonts w:asciiTheme="majorHAnsi" w:hAnsiTheme="majorHAnsi" w:cs="Times"/>
        </w:rPr>
      </w:pPr>
    </w:p>
    <w:p w14:paraId="6604EEDA" w14:textId="77777777" w:rsidR="00E3662E" w:rsidRDefault="00E3662E" w:rsidP="008C3239">
      <w:pPr>
        <w:widowControl w:val="0"/>
        <w:autoSpaceDE w:val="0"/>
        <w:autoSpaceDN w:val="0"/>
        <w:adjustRightInd w:val="0"/>
        <w:spacing w:after="240" w:line="360" w:lineRule="auto"/>
        <w:contextualSpacing/>
        <w:jc w:val="both"/>
        <w:rPr>
          <w:rFonts w:asciiTheme="majorHAnsi" w:hAnsiTheme="majorHAnsi" w:cs="Times"/>
        </w:rPr>
      </w:pPr>
    </w:p>
    <w:p w14:paraId="664C03A6" w14:textId="2E4CF8D2" w:rsidR="00E3662E" w:rsidRDefault="00E3662E" w:rsidP="008C3239">
      <w:pPr>
        <w:widowControl w:val="0"/>
        <w:autoSpaceDE w:val="0"/>
        <w:autoSpaceDN w:val="0"/>
        <w:adjustRightInd w:val="0"/>
        <w:spacing w:after="240" w:line="360" w:lineRule="auto"/>
        <w:contextualSpacing/>
        <w:jc w:val="both"/>
        <w:rPr>
          <w:rFonts w:asciiTheme="majorHAnsi" w:hAnsiTheme="majorHAnsi" w:cs="Times"/>
        </w:rPr>
      </w:pPr>
      <w:r w:rsidRPr="00E3662E">
        <w:rPr>
          <w:rFonts w:cs="Times"/>
          <w:b/>
        </w:rPr>
        <w:t>Observação importante:</w:t>
      </w:r>
      <w:r>
        <w:rPr>
          <w:rFonts w:asciiTheme="majorHAnsi" w:hAnsiTheme="majorHAnsi" w:cs="Times"/>
        </w:rPr>
        <w:t xml:space="preserve"> de alguma forma estranha e inexplicável, pensar em </w:t>
      </w:r>
      <w:r w:rsidRPr="00E3662E">
        <w:rPr>
          <w:rFonts w:asciiTheme="majorHAnsi" w:hAnsiTheme="majorHAnsi" w:cs="Times"/>
          <w:i/>
        </w:rPr>
        <w:t>ursos</w:t>
      </w:r>
      <w:r>
        <w:rPr>
          <w:rFonts w:asciiTheme="majorHAnsi" w:hAnsiTheme="majorHAnsi" w:cs="Times"/>
        </w:rPr>
        <w:t xml:space="preserve"> no lugar de indivíduos tão abstratos quanto os do modelo</w:t>
      </w:r>
      <w:r w:rsidR="00E55387">
        <w:rPr>
          <w:rFonts w:asciiTheme="majorHAnsi" w:hAnsiTheme="majorHAnsi" w:cs="Times"/>
        </w:rPr>
        <w:t xml:space="preserve"> que usamos</w:t>
      </w:r>
      <w:r>
        <w:rPr>
          <w:rFonts w:asciiTheme="majorHAnsi" w:hAnsiTheme="majorHAnsi" w:cs="Times"/>
        </w:rPr>
        <w:t xml:space="preserve"> po</w:t>
      </w:r>
      <w:r w:rsidR="00A009EF">
        <w:rPr>
          <w:rFonts w:asciiTheme="majorHAnsi" w:hAnsiTheme="majorHAnsi" w:cs="Times"/>
        </w:rPr>
        <w:t>de ajudar a entender as coisas.</w:t>
      </w:r>
    </w:p>
    <w:p w14:paraId="7E0E82A1" w14:textId="77777777" w:rsidR="00A009EF" w:rsidRDefault="00A009EF" w:rsidP="008C3239">
      <w:pPr>
        <w:widowControl w:val="0"/>
        <w:autoSpaceDE w:val="0"/>
        <w:autoSpaceDN w:val="0"/>
        <w:adjustRightInd w:val="0"/>
        <w:spacing w:after="240" w:line="360" w:lineRule="auto"/>
        <w:contextualSpacing/>
        <w:jc w:val="both"/>
        <w:rPr>
          <w:rFonts w:asciiTheme="majorHAnsi" w:hAnsiTheme="majorHAnsi" w:cs="Times"/>
        </w:rPr>
      </w:pPr>
    </w:p>
    <w:p w14:paraId="5231C3C9" w14:textId="77777777" w:rsidR="00E3662E" w:rsidRDefault="00E3662E" w:rsidP="008C3239">
      <w:pPr>
        <w:widowControl w:val="0"/>
        <w:autoSpaceDE w:val="0"/>
        <w:autoSpaceDN w:val="0"/>
        <w:adjustRightInd w:val="0"/>
        <w:spacing w:after="240" w:line="360" w:lineRule="auto"/>
        <w:contextualSpacing/>
        <w:jc w:val="both"/>
        <w:rPr>
          <w:rFonts w:asciiTheme="majorHAnsi" w:hAnsiTheme="majorHAnsi" w:cs="Times"/>
        </w:rPr>
      </w:pPr>
    </w:p>
    <w:p w14:paraId="1D721ECB" w14:textId="77777777" w:rsidR="00E3662E" w:rsidRDefault="00E3662E" w:rsidP="008C3239">
      <w:pPr>
        <w:widowControl w:val="0"/>
        <w:autoSpaceDE w:val="0"/>
        <w:autoSpaceDN w:val="0"/>
        <w:adjustRightInd w:val="0"/>
        <w:spacing w:after="240" w:line="360" w:lineRule="auto"/>
        <w:contextualSpacing/>
        <w:jc w:val="both"/>
        <w:rPr>
          <w:rFonts w:asciiTheme="majorHAnsi" w:hAnsiTheme="majorHAnsi" w:cs="Times"/>
        </w:rPr>
      </w:pPr>
    </w:p>
    <w:p w14:paraId="0292D038" w14:textId="77777777" w:rsidR="003A1FBE" w:rsidRDefault="003A1FBE" w:rsidP="008C3239">
      <w:pPr>
        <w:widowControl w:val="0"/>
        <w:autoSpaceDE w:val="0"/>
        <w:autoSpaceDN w:val="0"/>
        <w:adjustRightInd w:val="0"/>
        <w:spacing w:after="240" w:line="360" w:lineRule="auto"/>
        <w:ind w:firstLine="720"/>
        <w:contextualSpacing/>
        <w:jc w:val="both"/>
        <w:rPr>
          <w:rFonts w:asciiTheme="majorHAnsi" w:hAnsiTheme="majorHAnsi" w:cs="Times"/>
        </w:rPr>
      </w:pPr>
    </w:p>
    <w:p w14:paraId="554AA053" w14:textId="77777777" w:rsidR="003A1FBE" w:rsidRDefault="003A1FBE" w:rsidP="008C3239">
      <w:pPr>
        <w:widowControl w:val="0"/>
        <w:autoSpaceDE w:val="0"/>
        <w:autoSpaceDN w:val="0"/>
        <w:adjustRightInd w:val="0"/>
        <w:spacing w:after="240" w:line="360" w:lineRule="auto"/>
        <w:ind w:firstLine="720"/>
        <w:contextualSpacing/>
        <w:jc w:val="both"/>
        <w:rPr>
          <w:rFonts w:asciiTheme="majorHAnsi" w:hAnsiTheme="majorHAnsi" w:cs="Times"/>
        </w:rPr>
      </w:pPr>
    </w:p>
    <w:p w14:paraId="2AF581E6" w14:textId="77777777" w:rsidR="003A1FBE" w:rsidRDefault="003A1FBE" w:rsidP="008C3239">
      <w:pPr>
        <w:widowControl w:val="0"/>
        <w:autoSpaceDE w:val="0"/>
        <w:autoSpaceDN w:val="0"/>
        <w:adjustRightInd w:val="0"/>
        <w:spacing w:after="240" w:line="360" w:lineRule="auto"/>
        <w:ind w:firstLine="720"/>
        <w:contextualSpacing/>
        <w:jc w:val="both"/>
        <w:rPr>
          <w:rFonts w:asciiTheme="majorHAnsi" w:hAnsiTheme="majorHAnsi" w:cs="Times"/>
        </w:rPr>
      </w:pPr>
    </w:p>
    <w:p w14:paraId="278514B2" w14:textId="77777777" w:rsidR="003A1FBE" w:rsidRDefault="003A1FBE" w:rsidP="008C3239">
      <w:pPr>
        <w:widowControl w:val="0"/>
        <w:autoSpaceDE w:val="0"/>
        <w:autoSpaceDN w:val="0"/>
        <w:adjustRightInd w:val="0"/>
        <w:spacing w:after="240" w:line="360" w:lineRule="auto"/>
        <w:ind w:firstLine="720"/>
        <w:contextualSpacing/>
        <w:jc w:val="both"/>
        <w:rPr>
          <w:rFonts w:asciiTheme="majorHAnsi" w:hAnsiTheme="majorHAnsi" w:cs="Times"/>
        </w:rPr>
      </w:pPr>
    </w:p>
    <w:p w14:paraId="3777B6B9" w14:textId="77777777" w:rsidR="003A1FBE" w:rsidRDefault="003A1FBE" w:rsidP="008C3239">
      <w:pPr>
        <w:widowControl w:val="0"/>
        <w:autoSpaceDE w:val="0"/>
        <w:autoSpaceDN w:val="0"/>
        <w:adjustRightInd w:val="0"/>
        <w:spacing w:after="240" w:line="360" w:lineRule="auto"/>
        <w:ind w:firstLine="720"/>
        <w:contextualSpacing/>
        <w:jc w:val="both"/>
        <w:rPr>
          <w:rFonts w:asciiTheme="majorHAnsi" w:hAnsiTheme="majorHAnsi" w:cs="Times"/>
        </w:rPr>
      </w:pPr>
    </w:p>
    <w:p w14:paraId="06A9AAAE" w14:textId="77777777" w:rsidR="003A1FBE" w:rsidRDefault="003A1FBE" w:rsidP="008C3239">
      <w:pPr>
        <w:widowControl w:val="0"/>
        <w:autoSpaceDE w:val="0"/>
        <w:autoSpaceDN w:val="0"/>
        <w:adjustRightInd w:val="0"/>
        <w:spacing w:after="240" w:line="360" w:lineRule="auto"/>
        <w:ind w:firstLine="720"/>
        <w:contextualSpacing/>
        <w:jc w:val="both"/>
        <w:rPr>
          <w:rFonts w:asciiTheme="majorHAnsi" w:hAnsiTheme="majorHAnsi" w:cs="Times"/>
        </w:rPr>
      </w:pPr>
    </w:p>
    <w:p w14:paraId="36059606" w14:textId="77777777" w:rsidR="003A1FBE" w:rsidRDefault="003A1FBE" w:rsidP="008C3239">
      <w:pPr>
        <w:widowControl w:val="0"/>
        <w:autoSpaceDE w:val="0"/>
        <w:autoSpaceDN w:val="0"/>
        <w:adjustRightInd w:val="0"/>
        <w:spacing w:after="240" w:line="360" w:lineRule="auto"/>
        <w:ind w:firstLine="720"/>
        <w:contextualSpacing/>
        <w:jc w:val="both"/>
        <w:rPr>
          <w:rFonts w:asciiTheme="majorHAnsi" w:hAnsiTheme="majorHAnsi" w:cs="Times"/>
        </w:rPr>
      </w:pPr>
    </w:p>
    <w:p w14:paraId="0F594298" w14:textId="77777777" w:rsidR="003A1FBE" w:rsidRDefault="003A1FBE" w:rsidP="008C3239">
      <w:pPr>
        <w:widowControl w:val="0"/>
        <w:autoSpaceDE w:val="0"/>
        <w:autoSpaceDN w:val="0"/>
        <w:adjustRightInd w:val="0"/>
        <w:spacing w:after="240" w:line="360" w:lineRule="auto"/>
        <w:ind w:firstLine="720"/>
        <w:contextualSpacing/>
        <w:jc w:val="both"/>
        <w:rPr>
          <w:rFonts w:asciiTheme="majorHAnsi" w:hAnsiTheme="majorHAnsi" w:cs="Times"/>
        </w:rPr>
      </w:pPr>
    </w:p>
    <w:p w14:paraId="24862F4C" w14:textId="77777777" w:rsidR="00A009EF" w:rsidRDefault="00A009EF" w:rsidP="008C3239">
      <w:pPr>
        <w:widowControl w:val="0"/>
        <w:autoSpaceDE w:val="0"/>
        <w:autoSpaceDN w:val="0"/>
        <w:adjustRightInd w:val="0"/>
        <w:spacing w:after="240" w:line="360" w:lineRule="auto"/>
        <w:ind w:firstLine="720"/>
        <w:contextualSpacing/>
        <w:jc w:val="both"/>
        <w:rPr>
          <w:rFonts w:asciiTheme="majorHAnsi" w:hAnsiTheme="majorHAnsi" w:cs="Times"/>
        </w:rPr>
      </w:pPr>
    </w:p>
    <w:p w14:paraId="75186C9E" w14:textId="64944E5A" w:rsidR="003A1FBE" w:rsidRPr="009C406A" w:rsidRDefault="00676B43" w:rsidP="008C3239">
      <w:pPr>
        <w:widowControl w:val="0"/>
        <w:autoSpaceDE w:val="0"/>
        <w:autoSpaceDN w:val="0"/>
        <w:adjustRightInd w:val="0"/>
        <w:spacing w:after="240" w:line="360" w:lineRule="auto"/>
        <w:ind w:firstLine="720"/>
        <w:contextualSpacing/>
        <w:jc w:val="both"/>
        <w:rPr>
          <w:rFonts w:cs="Times"/>
          <w:b/>
        </w:rPr>
      </w:pPr>
      <w:r>
        <w:rPr>
          <w:rFonts w:cs="Times"/>
          <w:b/>
        </w:rPr>
        <w:t>Posfácio: vulgar sem ser sexy</w:t>
      </w:r>
    </w:p>
    <w:p w14:paraId="6801B8B7" w14:textId="77777777" w:rsidR="003A1FBE" w:rsidRDefault="003A1FBE" w:rsidP="008C3239">
      <w:pPr>
        <w:widowControl w:val="0"/>
        <w:autoSpaceDE w:val="0"/>
        <w:autoSpaceDN w:val="0"/>
        <w:adjustRightInd w:val="0"/>
        <w:spacing w:after="240" w:line="360" w:lineRule="auto"/>
        <w:ind w:firstLine="720"/>
        <w:contextualSpacing/>
        <w:jc w:val="both"/>
        <w:rPr>
          <w:rFonts w:asciiTheme="majorHAnsi" w:hAnsiTheme="majorHAnsi" w:cs="Times"/>
        </w:rPr>
      </w:pPr>
    </w:p>
    <w:p w14:paraId="2EED40CD" w14:textId="2573FD84" w:rsidR="003A1FBE" w:rsidRDefault="00B658BD"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Ao</w:t>
      </w:r>
      <w:r w:rsidR="00612B2D">
        <w:rPr>
          <w:rFonts w:asciiTheme="majorHAnsi" w:hAnsiTheme="majorHAnsi" w:cs="Times"/>
        </w:rPr>
        <w:t xml:space="preserve"> escrever esta dissertação, me d</w:t>
      </w:r>
      <w:r w:rsidR="00651976">
        <w:rPr>
          <w:rFonts w:asciiTheme="majorHAnsi" w:hAnsiTheme="majorHAnsi" w:cs="Times"/>
        </w:rPr>
        <w:t xml:space="preserve">eparei com a seguinte situação: para </w:t>
      </w:r>
      <w:r w:rsidR="000F1963">
        <w:rPr>
          <w:rFonts w:asciiTheme="majorHAnsi" w:hAnsiTheme="majorHAnsi" w:cs="Times"/>
        </w:rPr>
        <w:t>tratar</w:t>
      </w:r>
      <w:r w:rsidR="00E36811">
        <w:rPr>
          <w:rFonts w:asciiTheme="majorHAnsi" w:hAnsiTheme="majorHAnsi" w:cs="Times"/>
        </w:rPr>
        <w:t xml:space="preserve"> dos pontos de intersecção entre</w:t>
      </w:r>
      <w:r w:rsidR="000F1963">
        <w:rPr>
          <w:rFonts w:asciiTheme="majorHAnsi" w:hAnsiTheme="majorHAnsi" w:cs="Times"/>
        </w:rPr>
        <w:t xml:space="preserve"> Ecologia e E</w:t>
      </w:r>
      <w:r w:rsidR="00651976">
        <w:rPr>
          <w:rFonts w:asciiTheme="majorHAnsi" w:hAnsiTheme="majorHAnsi" w:cs="Times"/>
        </w:rPr>
        <w:t xml:space="preserve">volução, </w:t>
      </w:r>
      <w:r>
        <w:rPr>
          <w:rFonts w:asciiTheme="majorHAnsi" w:hAnsiTheme="majorHAnsi" w:cs="Times"/>
        </w:rPr>
        <w:t>como esc</w:t>
      </w:r>
      <w:r w:rsidR="005510B7">
        <w:rPr>
          <w:rFonts w:asciiTheme="majorHAnsi" w:hAnsiTheme="majorHAnsi" w:cs="Times"/>
        </w:rPr>
        <w:t>apar de começar citando Darwin?</w:t>
      </w:r>
      <w:r w:rsidR="00F4009A">
        <w:rPr>
          <w:rFonts w:asciiTheme="majorHAnsi" w:hAnsiTheme="majorHAnsi" w:cs="Times"/>
        </w:rPr>
        <w:t xml:space="preserve"> </w:t>
      </w:r>
      <w:r w:rsidR="00FA0261">
        <w:rPr>
          <w:rFonts w:asciiTheme="majorHAnsi" w:hAnsiTheme="majorHAnsi" w:cs="Times"/>
        </w:rPr>
        <w:t xml:space="preserve">Ainda que, com </w:t>
      </w:r>
      <w:r w:rsidR="00F062AC">
        <w:rPr>
          <w:rFonts w:asciiTheme="majorHAnsi" w:hAnsiTheme="majorHAnsi" w:cs="Times"/>
        </w:rPr>
        <w:t xml:space="preserve">um </w:t>
      </w:r>
      <w:r w:rsidR="00FA0261">
        <w:rPr>
          <w:rFonts w:asciiTheme="majorHAnsi" w:hAnsiTheme="majorHAnsi" w:cs="Times"/>
        </w:rPr>
        <w:t xml:space="preserve">pouco </w:t>
      </w:r>
      <w:r w:rsidR="00F062AC">
        <w:rPr>
          <w:rFonts w:asciiTheme="majorHAnsi" w:hAnsiTheme="majorHAnsi" w:cs="Times"/>
        </w:rPr>
        <w:t xml:space="preserve">mais de </w:t>
      </w:r>
      <w:r w:rsidR="00FA0261">
        <w:rPr>
          <w:rFonts w:asciiTheme="majorHAnsi" w:hAnsiTheme="majorHAnsi" w:cs="Times"/>
        </w:rPr>
        <w:t>esforço, algun</w:t>
      </w:r>
      <w:r w:rsidR="00F062AC">
        <w:rPr>
          <w:rFonts w:asciiTheme="majorHAnsi" w:hAnsiTheme="majorHAnsi" w:cs="Times"/>
        </w:rPr>
        <w:t>s outros nomes venham à cabeça</w:t>
      </w:r>
      <w:r w:rsidR="00FA0261">
        <w:rPr>
          <w:rFonts w:asciiTheme="majorHAnsi" w:hAnsiTheme="majorHAnsi" w:cs="Times"/>
        </w:rPr>
        <w:t xml:space="preserve">, o mais intuitivo continua sendo o </w:t>
      </w:r>
      <w:r w:rsidR="00A71087">
        <w:rPr>
          <w:rFonts w:asciiTheme="majorHAnsi" w:hAnsiTheme="majorHAnsi" w:cs="Times"/>
        </w:rPr>
        <w:t xml:space="preserve">do </w:t>
      </w:r>
      <w:r w:rsidR="00FA0261">
        <w:rPr>
          <w:rFonts w:asciiTheme="majorHAnsi" w:hAnsiTheme="majorHAnsi" w:cs="Times"/>
        </w:rPr>
        <w:t xml:space="preserve">titio. Seria, no mínimo, desrespeitoso </w:t>
      </w:r>
      <w:r w:rsidR="006B5FBC">
        <w:rPr>
          <w:rFonts w:asciiTheme="majorHAnsi" w:hAnsiTheme="majorHAnsi" w:cs="Times"/>
        </w:rPr>
        <w:t>(e</w:t>
      </w:r>
      <w:r w:rsidR="00A71087">
        <w:rPr>
          <w:rFonts w:asciiTheme="majorHAnsi" w:hAnsiTheme="majorHAnsi" w:cs="Times"/>
        </w:rPr>
        <w:t xml:space="preserve"> possivelmente pretencioso)</w:t>
      </w:r>
      <w:r w:rsidR="00FA0261">
        <w:rPr>
          <w:rFonts w:asciiTheme="majorHAnsi" w:hAnsiTheme="majorHAnsi" w:cs="Times"/>
        </w:rPr>
        <w:t xml:space="preserve"> </w:t>
      </w:r>
      <w:r w:rsidR="00A71087">
        <w:rPr>
          <w:rFonts w:asciiTheme="majorHAnsi" w:hAnsiTheme="majorHAnsi" w:cs="Times"/>
        </w:rPr>
        <w:t>evitar citar a pessoa</w:t>
      </w:r>
      <w:r w:rsidR="00FA0261">
        <w:rPr>
          <w:rFonts w:asciiTheme="majorHAnsi" w:hAnsiTheme="majorHAnsi" w:cs="Times"/>
        </w:rPr>
        <w:t xml:space="preserve"> mais importante na Biologia</w:t>
      </w:r>
      <w:r w:rsidR="006B5FBC">
        <w:rPr>
          <w:rFonts w:asciiTheme="majorHAnsi" w:hAnsiTheme="majorHAnsi" w:cs="Times"/>
        </w:rPr>
        <w:t>.</w:t>
      </w:r>
      <w:r w:rsidR="00FA0261">
        <w:rPr>
          <w:rFonts w:asciiTheme="majorHAnsi" w:hAnsiTheme="majorHAnsi" w:cs="Times"/>
        </w:rPr>
        <w:t xml:space="preserve"> </w:t>
      </w:r>
      <w:r w:rsidR="006B5FBC">
        <w:rPr>
          <w:rFonts w:asciiTheme="majorHAnsi" w:hAnsiTheme="majorHAnsi" w:cs="Times"/>
        </w:rPr>
        <w:t>Contudo, c</w:t>
      </w:r>
      <w:r w:rsidR="002657E0">
        <w:rPr>
          <w:rFonts w:asciiTheme="majorHAnsi" w:hAnsiTheme="majorHAnsi" w:cs="Times"/>
        </w:rPr>
        <w:t xml:space="preserve">om toda a </w:t>
      </w:r>
      <w:r w:rsidR="007E13F1">
        <w:rPr>
          <w:rFonts w:asciiTheme="majorHAnsi" w:hAnsiTheme="majorHAnsi" w:cs="Times"/>
        </w:rPr>
        <w:t xml:space="preserve">admiração que tenho por ele, </w:t>
      </w:r>
      <w:r w:rsidR="002657E0">
        <w:rPr>
          <w:rFonts w:asciiTheme="majorHAnsi" w:hAnsiTheme="majorHAnsi" w:cs="Times"/>
        </w:rPr>
        <w:t>confesso ter ficado</w:t>
      </w:r>
      <w:r w:rsidR="007E13F1">
        <w:rPr>
          <w:rFonts w:asciiTheme="majorHAnsi" w:hAnsiTheme="majorHAnsi" w:cs="Times"/>
        </w:rPr>
        <w:t xml:space="preserve"> com receio de soar um pouco</w:t>
      </w:r>
      <w:r w:rsidR="00036F27">
        <w:rPr>
          <w:rFonts w:asciiTheme="majorHAnsi" w:hAnsiTheme="majorHAnsi" w:cs="Times"/>
        </w:rPr>
        <w:t xml:space="preserve"> melosa ou pouco criativa</w:t>
      </w:r>
      <w:r w:rsidR="007E13F1">
        <w:rPr>
          <w:rFonts w:asciiTheme="majorHAnsi" w:hAnsiTheme="majorHAnsi" w:cs="Times"/>
        </w:rPr>
        <w:t xml:space="preserve">. </w:t>
      </w:r>
      <w:r w:rsidR="00F4009A">
        <w:rPr>
          <w:rFonts w:asciiTheme="majorHAnsi" w:hAnsiTheme="majorHAnsi" w:cs="Times"/>
        </w:rPr>
        <w:t>Afinal, o</w:t>
      </w:r>
      <w:r w:rsidR="005510B7">
        <w:rPr>
          <w:rFonts w:asciiTheme="majorHAnsi" w:hAnsiTheme="majorHAnsi" w:cs="Times"/>
        </w:rPr>
        <w:t xml:space="preserve"> quão brega é começar a dissertação citando Darwin?</w:t>
      </w:r>
    </w:p>
    <w:p w14:paraId="299BDB49" w14:textId="2825E7AE" w:rsidR="005510B7" w:rsidRDefault="005510B7"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 xml:space="preserve">Na dúvida, criei </w:t>
      </w:r>
      <w:r w:rsidRPr="00DE3B23">
        <w:rPr>
          <w:rFonts w:asciiTheme="majorHAnsi" w:hAnsiTheme="majorHAnsi" w:cs="Times"/>
        </w:rPr>
        <w:t xml:space="preserve">uma enquete no Google Drive, </w:t>
      </w:r>
      <w:r w:rsidR="002751FE" w:rsidRPr="00DE3B23">
        <w:rPr>
          <w:rFonts w:asciiTheme="majorHAnsi" w:hAnsiTheme="majorHAnsi" w:cs="Times"/>
        </w:rPr>
        <w:t xml:space="preserve">em que </w:t>
      </w:r>
      <w:r w:rsidR="00D53F10" w:rsidRPr="00DE3B23">
        <w:rPr>
          <w:rFonts w:asciiTheme="majorHAnsi" w:hAnsiTheme="majorHAnsi" w:cs="Times"/>
        </w:rPr>
        <w:t>expus diversas adjetiva</w:t>
      </w:r>
      <w:r w:rsidR="001741C0" w:rsidRPr="00DE3B23">
        <w:rPr>
          <w:rFonts w:asciiTheme="majorHAnsi" w:hAnsiTheme="majorHAnsi" w:cs="Times"/>
        </w:rPr>
        <w:t xml:space="preserve">ções para o ato de começar a dissertação citando Darwin. Os adjetivos </w:t>
      </w:r>
      <w:r w:rsidR="00781787" w:rsidRPr="00DE3B23">
        <w:rPr>
          <w:rFonts w:asciiTheme="majorHAnsi" w:hAnsiTheme="majorHAnsi" w:cs="Times"/>
        </w:rPr>
        <w:t>propostos</w:t>
      </w:r>
      <w:r w:rsidR="001741C0" w:rsidRPr="00DE3B23">
        <w:rPr>
          <w:rFonts w:asciiTheme="majorHAnsi" w:hAnsiTheme="majorHAnsi" w:cs="Times"/>
        </w:rPr>
        <w:t xml:space="preserve"> </w:t>
      </w:r>
      <w:r w:rsidR="00D53F10" w:rsidRPr="00DE3B23">
        <w:rPr>
          <w:rFonts w:asciiTheme="majorHAnsi" w:hAnsiTheme="majorHAnsi" w:cs="Times"/>
        </w:rPr>
        <w:t>foram: cafona, criativo, besta, corajoso, bonito, divertido, irritante, ultrapassado, estiloso, desesperador, sexy e</w:t>
      </w:r>
      <w:r w:rsidR="00D53F10">
        <w:rPr>
          <w:rFonts w:asciiTheme="majorHAnsi" w:hAnsiTheme="majorHAnsi" w:cs="Times"/>
        </w:rPr>
        <w:t xml:space="preserve"> chato. As pessoas deveriam atribuir um valor, em uma escala de 1 a 5, para cada adjetivo, tendo em vista que o extremo 1 correspondia à intensidade nula do adjetivo (exemplo: </w:t>
      </w:r>
      <w:r w:rsidR="001741C0">
        <w:rPr>
          <w:rFonts w:asciiTheme="majorHAnsi" w:hAnsiTheme="majorHAnsi" w:cs="Times"/>
        </w:rPr>
        <w:t xml:space="preserve">não é </w:t>
      </w:r>
      <w:r w:rsidR="00D53F10">
        <w:rPr>
          <w:rFonts w:asciiTheme="majorHAnsi" w:hAnsiTheme="majorHAnsi" w:cs="Times"/>
        </w:rPr>
        <w:t>nada cafona</w:t>
      </w:r>
      <w:r w:rsidR="001741C0">
        <w:rPr>
          <w:rFonts w:asciiTheme="majorHAnsi" w:hAnsiTheme="majorHAnsi" w:cs="Times"/>
        </w:rPr>
        <w:t xml:space="preserve"> começar a dissertação citando Darwin</w:t>
      </w:r>
      <w:r w:rsidR="00D53F10">
        <w:rPr>
          <w:rFonts w:asciiTheme="majorHAnsi" w:hAnsiTheme="majorHAnsi" w:cs="Times"/>
        </w:rPr>
        <w:t xml:space="preserve">) e 5 à intensidade máxima do adjetivo (exemplo: </w:t>
      </w:r>
      <w:r w:rsidR="00CF1B31">
        <w:rPr>
          <w:rFonts w:asciiTheme="majorHAnsi" w:hAnsiTheme="majorHAnsi" w:cs="Times"/>
        </w:rPr>
        <w:t xml:space="preserve">começar a dissertação citando Darwin é </w:t>
      </w:r>
      <w:r w:rsidR="00D53F10">
        <w:rPr>
          <w:rFonts w:asciiTheme="majorHAnsi" w:hAnsiTheme="majorHAnsi" w:cs="Times"/>
        </w:rPr>
        <w:t xml:space="preserve">a própria cafonice em forma de texto). </w:t>
      </w:r>
    </w:p>
    <w:p w14:paraId="46C7D2AA" w14:textId="241A5A79" w:rsidR="004754B1" w:rsidRDefault="00020A68"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30 biólogos responderam à enque</w:t>
      </w:r>
      <w:r w:rsidR="003C3005">
        <w:rPr>
          <w:rFonts w:asciiTheme="majorHAnsi" w:hAnsiTheme="majorHAnsi" w:cs="Times"/>
        </w:rPr>
        <w:t xml:space="preserve">te, incluindo meus orientadores </w:t>
      </w:r>
      <w:r>
        <w:rPr>
          <w:rFonts w:asciiTheme="majorHAnsi" w:hAnsiTheme="majorHAnsi" w:cs="Times"/>
        </w:rPr>
        <w:t xml:space="preserve">e a Profa. Dri (sorte a minha que a resposta é anônima). </w:t>
      </w:r>
      <w:r w:rsidR="00F754C9">
        <w:rPr>
          <w:rFonts w:asciiTheme="majorHAnsi" w:hAnsiTheme="majorHAnsi" w:cs="Times"/>
        </w:rPr>
        <w:t xml:space="preserve">Os resultados mostraram que a maioria das pessoas (19 votos) acha nada irritante começar a dissertação citando Darwin: menos mal, não quero atacar ninguém com isso. Também tranquilizador, a maioria das pessoas acha nada </w:t>
      </w:r>
      <w:r w:rsidR="0083146A">
        <w:rPr>
          <w:rFonts w:asciiTheme="majorHAnsi" w:hAnsiTheme="majorHAnsi" w:cs="Times"/>
        </w:rPr>
        <w:t>besta</w:t>
      </w:r>
      <w:r w:rsidR="007B026C">
        <w:rPr>
          <w:rFonts w:asciiTheme="majorHAnsi" w:hAnsiTheme="majorHAnsi" w:cs="Times"/>
        </w:rPr>
        <w:t xml:space="preserve"> (17 votos) e nada ultrapassado (16 votos) – pudera, </w:t>
      </w:r>
      <w:r w:rsidR="00B7303D">
        <w:rPr>
          <w:rFonts w:asciiTheme="majorHAnsi" w:hAnsiTheme="majorHAnsi" w:cs="Times"/>
        </w:rPr>
        <w:t>prevejo um apocalipse pro</w:t>
      </w:r>
      <w:r w:rsidR="007B026C">
        <w:rPr>
          <w:rFonts w:asciiTheme="majorHAnsi" w:hAnsiTheme="majorHAnsi" w:cs="Times"/>
        </w:rPr>
        <w:t xml:space="preserve"> dia em que seleçã</w:t>
      </w:r>
      <w:r w:rsidR="00B7303D">
        <w:rPr>
          <w:rFonts w:asciiTheme="majorHAnsi" w:hAnsiTheme="majorHAnsi" w:cs="Times"/>
        </w:rPr>
        <w:t>o natural for ultrapassada</w:t>
      </w:r>
      <w:r w:rsidR="0034196A">
        <w:rPr>
          <w:rFonts w:asciiTheme="majorHAnsi" w:hAnsiTheme="majorHAnsi" w:cs="Times"/>
        </w:rPr>
        <w:t>. Além disso, metade das pessoas considera nada desesperador começar a dissertação citando o nosso querido velhinho, enquanto apenas 5 declararam ser desesperador ao extremo</w:t>
      </w:r>
      <w:r w:rsidR="00FA41A9">
        <w:rPr>
          <w:rFonts w:asciiTheme="majorHAnsi" w:hAnsiTheme="majorHAnsi" w:cs="Times"/>
        </w:rPr>
        <w:t xml:space="preserve"> (aproveito para pedir</w:t>
      </w:r>
      <w:r w:rsidR="00D40CDB">
        <w:rPr>
          <w:rFonts w:asciiTheme="majorHAnsi" w:hAnsiTheme="majorHAnsi" w:cs="Times"/>
        </w:rPr>
        <w:t xml:space="preserve"> desculpas a ess</w:t>
      </w:r>
      <w:r w:rsidR="0073729E">
        <w:rPr>
          <w:rFonts w:asciiTheme="majorHAnsi" w:hAnsiTheme="majorHAnsi" w:cs="Times"/>
        </w:rPr>
        <w:t>as)</w:t>
      </w:r>
      <w:r w:rsidR="004754B1">
        <w:rPr>
          <w:rFonts w:asciiTheme="majorHAnsi" w:hAnsiTheme="majorHAnsi" w:cs="Times"/>
        </w:rPr>
        <w:t xml:space="preserve">. </w:t>
      </w:r>
    </w:p>
    <w:p w14:paraId="1251197C" w14:textId="69C3E34D" w:rsidR="00AA0772" w:rsidRDefault="004754B1"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Os votos para as diversas intensidades de corajoso e bonito ficaram bem distribuídos, então não há consenso (que insensibilidade, pessoal).</w:t>
      </w:r>
      <w:r w:rsidR="00106117">
        <w:rPr>
          <w:rFonts w:asciiTheme="majorHAnsi" w:hAnsiTheme="majorHAnsi" w:cs="Times"/>
        </w:rPr>
        <w:t xml:space="preserve"> Sobre a diversão, aqui não foi garantida: 1/3 das pessoas acham nada divertido começ</w:t>
      </w:r>
      <w:r w:rsidR="00F25574">
        <w:rPr>
          <w:rFonts w:asciiTheme="majorHAnsi" w:hAnsiTheme="majorHAnsi" w:cs="Times"/>
        </w:rPr>
        <w:t>ar citando Darwin e</w:t>
      </w:r>
      <w:r w:rsidR="00AA0772">
        <w:rPr>
          <w:rFonts w:asciiTheme="majorHAnsi" w:hAnsiTheme="majorHAnsi" w:cs="Times"/>
        </w:rPr>
        <w:t xml:space="preserve"> 9 das 30 acham médio divertido </w:t>
      </w:r>
      <w:r w:rsidR="00AA0772" w:rsidRPr="00AA0772">
        <w:rPr>
          <w:rFonts w:asciiTheme="majorHAnsi" w:hAnsiTheme="majorHAnsi" w:cs="Times"/>
        </w:rPr>
        <w:sym w:font="Wingdings" w:char="F04B"/>
      </w:r>
      <w:r w:rsidR="006D127E">
        <w:rPr>
          <w:rFonts w:asciiTheme="majorHAnsi" w:hAnsiTheme="majorHAnsi" w:cs="Times"/>
        </w:rPr>
        <w:t>, apenas 6 acharam mu</w:t>
      </w:r>
      <w:r w:rsidR="00407EC3">
        <w:rPr>
          <w:rFonts w:asciiTheme="majorHAnsi" w:hAnsiTheme="majorHAnsi" w:cs="Times"/>
        </w:rPr>
        <w:t xml:space="preserve">ito ou mega divertido. Mas, </w:t>
      </w:r>
      <w:r w:rsidR="00F91128">
        <w:rPr>
          <w:rFonts w:asciiTheme="majorHAnsi" w:hAnsiTheme="majorHAnsi" w:cs="Times"/>
        </w:rPr>
        <w:t>acalme-se</w:t>
      </w:r>
      <w:r w:rsidR="00407EC3">
        <w:rPr>
          <w:rFonts w:asciiTheme="majorHAnsi" w:hAnsiTheme="majorHAnsi" w:cs="Times"/>
        </w:rPr>
        <w:t xml:space="preserve">, </w:t>
      </w:r>
      <w:r w:rsidR="006D127E">
        <w:rPr>
          <w:rFonts w:asciiTheme="majorHAnsi" w:hAnsiTheme="majorHAnsi" w:cs="Times"/>
        </w:rPr>
        <w:t xml:space="preserve">elas também não acham chato: aliás, quase metade </w:t>
      </w:r>
      <w:r w:rsidR="006169BA">
        <w:rPr>
          <w:rFonts w:asciiTheme="majorHAnsi" w:hAnsiTheme="majorHAnsi" w:cs="Times"/>
        </w:rPr>
        <w:t xml:space="preserve">(14 votos) </w:t>
      </w:r>
      <w:r w:rsidR="006D127E">
        <w:rPr>
          <w:rFonts w:asciiTheme="majorHAnsi" w:hAnsiTheme="majorHAnsi" w:cs="Times"/>
        </w:rPr>
        <w:t>acha nada chato (ufa!).</w:t>
      </w:r>
      <w:r w:rsidR="00D47495">
        <w:rPr>
          <w:rFonts w:asciiTheme="majorHAnsi" w:hAnsiTheme="majorHAnsi" w:cs="Times"/>
        </w:rPr>
        <w:t xml:space="preserve"> Interpretei como: não é divertido nem chato, é só um primeiro parágrafo.</w:t>
      </w:r>
    </w:p>
    <w:p w14:paraId="0C225DA6" w14:textId="68575583" w:rsidR="00F73760" w:rsidRDefault="00F73760"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 xml:space="preserve">Infelizmente, quase ninguém acha estiloso começar a dissertação </w:t>
      </w:r>
      <w:r w:rsidR="004B1E45">
        <w:rPr>
          <w:rFonts w:asciiTheme="majorHAnsi" w:hAnsiTheme="majorHAnsi" w:cs="Times"/>
        </w:rPr>
        <w:t xml:space="preserve">citando </w:t>
      </w:r>
      <w:r>
        <w:rPr>
          <w:rFonts w:asciiTheme="majorHAnsi" w:hAnsiTheme="majorHAnsi" w:cs="Times"/>
        </w:rPr>
        <w:t>Darwin (sorte a de vocês que a resposta é anô</w:t>
      </w:r>
      <w:r w:rsidR="004B1E45">
        <w:rPr>
          <w:rFonts w:asciiTheme="majorHAnsi" w:hAnsiTheme="majorHAnsi" w:cs="Times"/>
        </w:rPr>
        <w:t>nima) e</w:t>
      </w:r>
      <w:r w:rsidR="00EA51CD">
        <w:rPr>
          <w:rFonts w:asciiTheme="majorHAnsi" w:hAnsiTheme="majorHAnsi" w:cs="Times"/>
        </w:rPr>
        <w:t xml:space="preserve"> apenas 5 pessoas </w:t>
      </w:r>
      <w:r w:rsidR="004B1E45">
        <w:rPr>
          <w:rFonts w:asciiTheme="majorHAnsi" w:hAnsiTheme="majorHAnsi" w:cs="Times"/>
        </w:rPr>
        <w:t xml:space="preserve">(6 comigo) </w:t>
      </w:r>
      <w:r w:rsidR="00EA51CD">
        <w:rPr>
          <w:rFonts w:asciiTheme="majorHAnsi" w:hAnsiTheme="majorHAnsi" w:cs="Times"/>
        </w:rPr>
        <w:t xml:space="preserve">acham muito ou a própria </w:t>
      </w:r>
      <w:r w:rsidR="00EA51CD" w:rsidRPr="00F4209D">
        <w:rPr>
          <w:rFonts w:asciiTheme="majorHAnsi" w:hAnsiTheme="majorHAnsi" w:cs="Times"/>
          <w:highlight w:val="yellow"/>
        </w:rPr>
        <w:t>BLABLA</w:t>
      </w:r>
      <w:r w:rsidR="00EA51CD">
        <w:rPr>
          <w:rFonts w:asciiTheme="majorHAnsi" w:hAnsiTheme="majorHAnsi" w:cs="Times"/>
        </w:rPr>
        <w:t xml:space="preserve"> em questão de estilo.</w:t>
      </w:r>
      <w:r w:rsidR="006B3B3F">
        <w:rPr>
          <w:rFonts w:asciiTheme="majorHAnsi" w:hAnsiTheme="majorHAnsi" w:cs="Times"/>
        </w:rPr>
        <w:t xml:space="preserve"> Para minha supresa, </w:t>
      </w:r>
      <w:r w:rsidR="005C0B48">
        <w:rPr>
          <w:rFonts w:asciiTheme="majorHAnsi" w:hAnsiTheme="majorHAnsi" w:cs="Times"/>
        </w:rPr>
        <w:t>quase metade das pessoas (14 votos)</w:t>
      </w:r>
      <w:r w:rsidR="006B3B3F">
        <w:rPr>
          <w:rFonts w:asciiTheme="majorHAnsi" w:hAnsiTheme="majorHAnsi" w:cs="Times"/>
        </w:rPr>
        <w:t xml:space="preserve"> </w:t>
      </w:r>
      <w:r w:rsidR="005C0B48">
        <w:rPr>
          <w:rFonts w:asciiTheme="majorHAnsi" w:hAnsiTheme="majorHAnsi" w:cs="Times"/>
        </w:rPr>
        <w:t>acha</w:t>
      </w:r>
      <w:r w:rsidR="006B3B3F">
        <w:rPr>
          <w:rFonts w:asciiTheme="majorHAnsi" w:hAnsiTheme="majorHAnsi" w:cs="Times"/>
        </w:rPr>
        <w:t xml:space="preserve"> nada </w:t>
      </w:r>
      <w:r w:rsidR="005C0B48">
        <w:rPr>
          <w:rFonts w:asciiTheme="majorHAnsi" w:hAnsiTheme="majorHAnsi" w:cs="Times"/>
        </w:rPr>
        <w:t xml:space="preserve">ou pouco </w:t>
      </w:r>
      <w:r w:rsidR="006B3B3F">
        <w:rPr>
          <w:rFonts w:asciiTheme="majorHAnsi" w:hAnsiTheme="majorHAnsi" w:cs="Times"/>
        </w:rPr>
        <w:t xml:space="preserve">cafona começar a </w:t>
      </w:r>
      <w:r w:rsidR="006F5865">
        <w:rPr>
          <w:rFonts w:asciiTheme="majorHAnsi" w:hAnsiTheme="majorHAnsi" w:cs="Times"/>
        </w:rPr>
        <w:t>dissertação citando Darwin!</w:t>
      </w:r>
      <w:r w:rsidR="008E0944">
        <w:rPr>
          <w:rFonts w:asciiTheme="majorHAnsi" w:hAnsiTheme="majorHAnsi" w:cs="Times"/>
        </w:rPr>
        <w:t xml:space="preserve"> 7 pessoas acham médio cafona e 9 acham muito cafona ou a própria cafo</w:t>
      </w:r>
      <w:r w:rsidR="006B501A">
        <w:rPr>
          <w:rFonts w:asciiTheme="majorHAnsi" w:hAnsiTheme="majorHAnsi" w:cs="Times"/>
        </w:rPr>
        <w:t>nice em forma de texto: n</w:t>
      </w:r>
      <w:r w:rsidR="008E0944">
        <w:rPr>
          <w:rFonts w:asciiTheme="majorHAnsi" w:hAnsiTheme="majorHAnsi" w:cs="Times"/>
        </w:rPr>
        <w:t>ão há como agradar a todos.</w:t>
      </w:r>
    </w:p>
    <w:p w14:paraId="1BBD86B3" w14:textId="285BF75E" w:rsidR="00F64C98" w:rsidRDefault="00B35999"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 xml:space="preserve">Por fim, a </w:t>
      </w:r>
      <w:r w:rsidR="00851E75">
        <w:rPr>
          <w:rFonts w:asciiTheme="majorHAnsi" w:hAnsiTheme="majorHAnsi" w:cs="Times"/>
        </w:rPr>
        <w:t xml:space="preserve">maioria das pessoas acha nada criativo (18 votos) e nada sexy (16 votos) começar a dissertação citando o barbudo (e olha que </w:t>
      </w:r>
      <w:r w:rsidR="00DD3D7C">
        <w:rPr>
          <w:rFonts w:asciiTheme="majorHAnsi" w:hAnsiTheme="majorHAnsi" w:cs="Times"/>
          <w:i/>
        </w:rPr>
        <w:t>hi</w:t>
      </w:r>
      <w:r w:rsidR="00851E75" w:rsidRPr="00DE5623">
        <w:rPr>
          <w:rFonts w:asciiTheme="majorHAnsi" w:hAnsiTheme="majorHAnsi" w:cs="Times"/>
          <w:i/>
        </w:rPr>
        <w:t>p</w:t>
      </w:r>
      <w:r w:rsidR="00DD3D7C">
        <w:rPr>
          <w:rFonts w:asciiTheme="majorHAnsi" w:hAnsiTheme="majorHAnsi" w:cs="Times"/>
          <w:i/>
        </w:rPr>
        <w:t>st</w:t>
      </w:r>
      <w:r w:rsidR="00851E75" w:rsidRPr="00DE5623">
        <w:rPr>
          <w:rFonts w:asciiTheme="majorHAnsi" w:hAnsiTheme="majorHAnsi" w:cs="Times"/>
          <w:i/>
        </w:rPr>
        <w:t>ers</w:t>
      </w:r>
      <w:r w:rsidR="00851E75">
        <w:rPr>
          <w:rFonts w:asciiTheme="majorHAnsi" w:hAnsiTheme="majorHAnsi" w:cs="Times"/>
        </w:rPr>
        <w:t xml:space="preserve"> estã</w:t>
      </w:r>
      <w:r w:rsidR="00041D0A">
        <w:rPr>
          <w:rFonts w:asciiTheme="majorHAnsi" w:hAnsiTheme="majorHAnsi" w:cs="Times"/>
        </w:rPr>
        <w:t>o fazendo sucesso</w:t>
      </w:r>
      <w:r w:rsidR="00B015EE">
        <w:rPr>
          <w:rFonts w:asciiTheme="majorHAnsi" w:hAnsiTheme="majorHAnsi" w:cs="Times"/>
        </w:rPr>
        <w:t>!</w:t>
      </w:r>
      <w:r w:rsidR="00851E75">
        <w:rPr>
          <w:rFonts w:asciiTheme="majorHAnsi" w:hAnsiTheme="majorHAnsi" w:cs="Times"/>
        </w:rPr>
        <w:t>)</w:t>
      </w:r>
      <w:r w:rsidR="00041D0A">
        <w:rPr>
          <w:rFonts w:asciiTheme="majorHAnsi" w:hAnsiTheme="majorHAnsi" w:cs="Times"/>
        </w:rPr>
        <w:t>.</w:t>
      </w:r>
      <w:r w:rsidR="00F222CC">
        <w:rPr>
          <w:rFonts w:asciiTheme="majorHAnsi" w:hAnsiTheme="majorHAnsi" w:cs="Times"/>
        </w:rPr>
        <w:t xml:space="preserve"> </w:t>
      </w:r>
      <w:r w:rsidR="00CA291A">
        <w:rPr>
          <w:rFonts w:asciiTheme="majorHAnsi" w:hAnsiTheme="majorHAnsi" w:cs="Times"/>
        </w:rPr>
        <w:t>Ainda assim</w:t>
      </w:r>
      <w:r w:rsidR="00F222CC">
        <w:rPr>
          <w:rFonts w:asciiTheme="majorHAnsi" w:hAnsiTheme="majorHAnsi" w:cs="Times"/>
        </w:rPr>
        <w:t xml:space="preserve">, no lugar de ser </w:t>
      </w:r>
      <w:r w:rsidR="00F222CC" w:rsidRPr="00CC66AA">
        <w:rPr>
          <w:rFonts w:asciiTheme="majorHAnsi" w:hAnsiTheme="majorHAnsi" w:cs="Times"/>
          <w:i/>
        </w:rPr>
        <w:t>sexy sem ser vulgar</w:t>
      </w:r>
      <w:r w:rsidR="00CA291A">
        <w:rPr>
          <w:rFonts w:asciiTheme="majorHAnsi" w:hAnsiTheme="majorHAnsi" w:cs="Times"/>
        </w:rPr>
        <w:t>, parece</w:t>
      </w:r>
      <w:r w:rsidR="00546FD2">
        <w:rPr>
          <w:rFonts w:asciiTheme="majorHAnsi" w:hAnsiTheme="majorHAnsi" w:cs="Times"/>
        </w:rPr>
        <w:t>u</w:t>
      </w:r>
      <w:r w:rsidR="00CA291A">
        <w:rPr>
          <w:rFonts w:asciiTheme="majorHAnsi" w:hAnsiTheme="majorHAnsi" w:cs="Times"/>
        </w:rPr>
        <w:t xml:space="preserve"> mais divertido ser</w:t>
      </w:r>
      <w:r w:rsidR="00F222CC">
        <w:rPr>
          <w:rFonts w:asciiTheme="majorHAnsi" w:hAnsiTheme="majorHAnsi" w:cs="Times"/>
        </w:rPr>
        <w:t xml:space="preserve"> </w:t>
      </w:r>
      <w:r w:rsidR="00F222CC" w:rsidRPr="00CC66AA">
        <w:rPr>
          <w:rFonts w:asciiTheme="majorHAnsi" w:hAnsiTheme="majorHAnsi" w:cs="Times"/>
          <w:i/>
        </w:rPr>
        <w:t>vulgar sem ser sexy</w:t>
      </w:r>
      <w:r w:rsidR="00F222CC">
        <w:rPr>
          <w:rFonts w:asciiTheme="majorHAnsi" w:hAnsiTheme="majorHAnsi" w:cs="Times"/>
        </w:rPr>
        <w:t>.</w:t>
      </w:r>
    </w:p>
    <w:p w14:paraId="634B7647" w14:textId="77777777" w:rsidR="005D2C1B" w:rsidRDefault="005D2C1B"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p>
    <w:p w14:paraId="6105691E" w14:textId="77777777" w:rsidR="005D2C1B" w:rsidRDefault="005D2C1B"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p>
    <w:p w14:paraId="2A2ABFED" w14:textId="51D66EE1" w:rsidR="00CB6011" w:rsidRDefault="00CB6011"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noProof/>
          <w:lang w:val="en-US"/>
        </w:rPr>
        <w:drawing>
          <wp:inline distT="0" distB="0" distL="0" distR="0" wp14:anchorId="2A689D75" wp14:editId="44D6B83A">
            <wp:extent cx="4360902" cy="396494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XYYYY.jpg"/>
                    <pic:cNvPicPr/>
                  </pic:nvPicPr>
                  <pic:blipFill>
                    <a:blip r:embed="rId4">
                      <a:extLst>
                        <a:ext uri="{28A0092B-C50C-407E-A947-70E740481C1C}">
                          <a14:useLocalDpi xmlns:a14="http://schemas.microsoft.com/office/drawing/2010/main" val="0"/>
                        </a:ext>
                      </a:extLst>
                    </a:blip>
                    <a:stretch>
                      <a:fillRect/>
                    </a:stretch>
                  </pic:blipFill>
                  <pic:spPr>
                    <a:xfrm>
                      <a:off x="0" y="0"/>
                      <a:ext cx="4366264" cy="3969816"/>
                    </a:xfrm>
                    <a:prstGeom prst="rect">
                      <a:avLst/>
                    </a:prstGeom>
                  </pic:spPr>
                </pic:pic>
              </a:graphicData>
            </a:graphic>
          </wp:inline>
        </w:drawing>
      </w:r>
    </w:p>
    <w:p w14:paraId="488A9D0B" w14:textId="77777777" w:rsidR="00FD1C8B" w:rsidRDefault="00FD1C8B"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p>
    <w:p w14:paraId="08B78A43" w14:textId="77777777" w:rsidR="00FD1C8B" w:rsidRDefault="00FD1C8B"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p>
    <w:p w14:paraId="279E903F" w14:textId="77777777" w:rsidR="005D2C1B" w:rsidRDefault="005D2C1B" w:rsidP="008C3239">
      <w:pPr>
        <w:widowControl w:val="0"/>
        <w:autoSpaceDE w:val="0"/>
        <w:autoSpaceDN w:val="0"/>
        <w:adjustRightInd w:val="0"/>
        <w:spacing w:after="240" w:line="360" w:lineRule="auto"/>
        <w:ind w:left="720" w:firstLine="720"/>
        <w:contextualSpacing/>
        <w:jc w:val="both"/>
        <w:rPr>
          <w:rFonts w:asciiTheme="majorHAnsi" w:hAnsiTheme="majorHAnsi" w:cs="Times"/>
        </w:rPr>
      </w:pPr>
    </w:p>
    <w:p w14:paraId="5B0CFA43" w14:textId="1BE9BA61" w:rsidR="005D2C1B" w:rsidRPr="005D2C1B" w:rsidRDefault="005D2C1B" w:rsidP="008C3239">
      <w:pPr>
        <w:widowControl w:val="0"/>
        <w:autoSpaceDE w:val="0"/>
        <w:autoSpaceDN w:val="0"/>
        <w:adjustRightInd w:val="0"/>
        <w:spacing w:after="240" w:line="360" w:lineRule="auto"/>
        <w:ind w:left="720" w:firstLine="720"/>
        <w:contextualSpacing/>
        <w:jc w:val="right"/>
        <w:rPr>
          <w:rFonts w:asciiTheme="majorHAnsi" w:hAnsiTheme="majorHAnsi" w:cs="Times"/>
          <w:i/>
        </w:rPr>
      </w:pPr>
      <w:r w:rsidRPr="005D2C1B">
        <w:rPr>
          <w:rFonts w:asciiTheme="majorHAnsi" w:hAnsiTheme="majorHAnsi" w:cs="Times"/>
          <w:i/>
        </w:rPr>
        <w:t>Fim.</w:t>
      </w:r>
    </w:p>
    <w:sectPr w:rsidR="005D2C1B" w:rsidRPr="005D2C1B" w:rsidSect="006E5D7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390"/>
    <w:rsid w:val="000065CA"/>
    <w:rsid w:val="00020A68"/>
    <w:rsid w:val="00036F27"/>
    <w:rsid w:val="00041D0A"/>
    <w:rsid w:val="00047E75"/>
    <w:rsid w:val="00090D40"/>
    <w:rsid w:val="000F1963"/>
    <w:rsid w:val="000F4666"/>
    <w:rsid w:val="00106117"/>
    <w:rsid w:val="0011311D"/>
    <w:rsid w:val="001741C0"/>
    <w:rsid w:val="001E7C4D"/>
    <w:rsid w:val="0021720B"/>
    <w:rsid w:val="00226C0C"/>
    <w:rsid w:val="002657E0"/>
    <w:rsid w:val="002751FE"/>
    <w:rsid w:val="002C6F75"/>
    <w:rsid w:val="003253BF"/>
    <w:rsid w:val="0034196A"/>
    <w:rsid w:val="003472D4"/>
    <w:rsid w:val="00350BED"/>
    <w:rsid w:val="003A1FBE"/>
    <w:rsid w:val="003C3005"/>
    <w:rsid w:val="0040219E"/>
    <w:rsid w:val="00407EC3"/>
    <w:rsid w:val="0044402B"/>
    <w:rsid w:val="004754B1"/>
    <w:rsid w:val="004B1E45"/>
    <w:rsid w:val="004B4D56"/>
    <w:rsid w:val="004C4E29"/>
    <w:rsid w:val="00546FD2"/>
    <w:rsid w:val="00547AD3"/>
    <w:rsid w:val="005510B7"/>
    <w:rsid w:val="00565156"/>
    <w:rsid w:val="005A75AD"/>
    <w:rsid w:val="005C0B48"/>
    <w:rsid w:val="005D01DA"/>
    <w:rsid w:val="005D2C1B"/>
    <w:rsid w:val="00606A97"/>
    <w:rsid w:val="00612B2D"/>
    <w:rsid w:val="006169BA"/>
    <w:rsid w:val="00626EB9"/>
    <w:rsid w:val="00651976"/>
    <w:rsid w:val="00676B43"/>
    <w:rsid w:val="006B3B3F"/>
    <w:rsid w:val="006B501A"/>
    <w:rsid w:val="006B5FBC"/>
    <w:rsid w:val="006D127E"/>
    <w:rsid w:val="006E5D79"/>
    <w:rsid w:val="006F5865"/>
    <w:rsid w:val="00715426"/>
    <w:rsid w:val="0073729E"/>
    <w:rsid w:val="007461F1"/>
    <w:rsid w:val="00757D60"/>
    <w:rsid w:val="00773428"/>
    <w:rsid w:val="007809C9"/>
    <w:rsid w:val="00781787"/>
    <w:rsid w:val="00794E0E"/>
    <w:rsid w:val="007B026C"/>
    <w:rsid w:val="007E13F1"/>
    <w:rsid w:val="007E2EA6"/>
    <w:rsid w:val="00806C82"/>
    <w:rsid w:val="0083146A"/>
    <w:rsid w:val="00851E75"/>
    <w:rsid w:val="008830B2"/>
    <w:rsid w:val="008C3239"/>
    <w:rsid w:val="008E0944"/>
    <w:rsid w:val="008E2EDA"/>
    <w:rsid w:val="00970F22"/>
    <w:rsid w:val="009C406A"/>
    <w:rsid w:val="009D0DAC"/>
    <w:rsid w:val="00A009EF"/>
    <w:rsid w:val="00A05521"/>
    <w:rsid w:val="00A43762"/>
    <w:rsid w:val="00A71087"/>
    <w:rsid w:val="00AA0772"/>
    <w:rsid w:val="00AB22AB"/>
    <w:rsid w:val="00AB2938"/>
    <w:rsid w:val="00AC45F5"/>
    <w:rsid w:val="00AE1CC5"/>
    <w:rsid w:val="00B015EE"/>
    <w:rsid w:val="00B304BF"/>
    <w:rsid w:val="00B35999"/>
    <w:rsid w:val="00B53702"/>
    <w:rsid w:val="00B658BD"/>
    <w:rsid w:val="00B7303D"/>
    <w:rsid w:val="00BA0E46"/>
    <w:rsid w:val="00BC732F"/>
    <w:rsid w:val="00BD7336"/>
    <w:rsid w:val="00C6462B"/>
    <w:rsid w:val="00CA291A"/>
    <w:rsid w:val="00CB6011"/>
    <w:rsid w:val="00CC4C71"/>
    <w:rsid w:val="00CC66AA"/>
    <w:rsid w:val="00CC7BFE"/>
    <w:rsid w:val="00CF1B31"/>
    <w:rsid w:val="00D2164A"/>
    <w:rsid w:val="00D31FDD"/>
    <w:rsid w:val="00D40CDB"/>
    <w:rsid w:val="00D47495"/>
    <w:rsid w:val="00D53F10"/>
    <w:rsid w:val="00D624DF"/>
    <w:rsid w:val="00DA51FC"/>
    <w:rsid w:val="00DD3D7C"/>
    <w:rsid w:val="00DE3B23"/>
    <w:rsid w:val="00DE5623"/>
    <w:rsid w:val="00E13390"/>
    <w:rsid w:val="00E238BC"/>
    <w:rsid w:val="00E3662E"/>
    <w:rsid w:val="00E36811"/>
    <w:rsid w:val="00E55387"/>
    <w:rsid w:val="00E70432"/>
    <w:rsid w:val="00EA51CD"/>
    <w:rsid w:val="00ED07DF"/>
    <w:rsid w:val="00F062AC"/>
    <w:rsid w:val="00F222CC"/>
    <w:rsid w:val="00F25574"/>
    <w:rsid w:val="00F34B93"/>
    <w:rsid w:val="00F4009A"/>
    <w:rsid w:val="00F4209D"/>
    <w:rsid w:val="00F462CA"/>
    <w:rsid w:val="00F56EE7"/>
    <w:rsid w:val="00F64C98"/>
    <w:rsid w:val="00F73760"/>
    <w:rsid w:val="00F754C9"/>
    <w:rsid w:val="00F91128"/>
    <w:rsid w:val="00FA0202"/>
    <w:rsid w:val="00FA0261"/>
    <w:rsid w:val="00FA41A9"/>
    <w:rsid w:val="00FD1C8B"/>
    <w:rsid w:val="00FD360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BF5319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jpg"/><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6</Pages>
  <Words>4543</Words>
  <Characters>25901</Characters>
  <Application>Microsoft Macintosh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22</cp:revision>
  <dcterms:created xsi:type="dcterms:W3CDTF">2017-07-13T23:17:00Z</dcterms:created>
  <dcterms:modified xsi:type="dcterms:W3CDTF">2017-07-14T16:32:00Z</dcterms:modified>
</cp:coreProperties>
</file>